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249FEADC"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 xml:space="preserve">placenta and the fetus heavily rely on the trophoblast ability to </w:t>
      </w:r>
      <w:r w:rsidR="009E40A1" w:rsidRPr="000646B0">
        <w:t>invade t</w:t>
      </w:r>
      <w:r w:rsidR="00885C33" w:rsidRPr="000646B0">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t>e first trimester and plays a role in determining pregnancy outcomes</w:t>
      </w:r>
      <w:r w:rsidR="00885C33" w:rsidRPr="000646B0">
        <w:t xml:space="preserve">. </w:t>
      </w:r>
      <w:r w:rsidR="00D50851">
        <w:t>After the first trimester</w:t>
      </w:r>
      <w:r w:rsidR="00885C33" w:rsidRPr="000646B0">
        <w:t xml:space="preserve">, the syncytiotrophoblast undergoes a series of angiogenesis 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rowing fetus. Finally, the syncytiotroph</w:t>
      </w:r>
      <w:r w:rsidR="00885C33" w:rsidRPr="000646B0">
        <w:t xml:space="preserve">oblast has an endocrine function. </w:t>
      </w:r>
      <w:r w:rsidR="003B429F" w:rsidRPr="000646B0">
        <w:t>The syncytiotrophoblast secretes the human chorionic gonadotropin</w:t>
      </w:r>
      <w:r w:rsidR="006270C5">
        <w:t xml:space="preserve"> (hCG)</w:t>
      </w:r>
      <w:r w:rsidR="003B429F" w:rsidRPr="000646B0">
        <w:t xml:space="preserve">, </w:t>
      </w:r>
      <w:r w:rsidR="003B429F" w:rsidRPr="000646B0">
        <w:lastRenderedPageBreak/>
        <w:t>estrogens and progesterone, human placental lactogen, human placental growth hormone, insulin-like growth factor, and endothelial growth factor.</w:t>
      </w:r>
      <w:r w:rsidR="00BB5D98" w:rsidRPr="000646B0">
        <w:t xml:space="preserve"> The placental endocrine function is thought to be sex-specific and thus the placenta has a distinct endocrine function depending on the sex of the embryo. </w:t>
      </w:r>
      <w:r w:rsidR="008A4659" w:rsidRPr="000646B0">
        <w:t xml:space="preserve">In mice, the </w:t>
      </w:r>
      <w:r w:rsidR="00745457" w:rsidRPr="000646B0">
        <w:t xml:space="preserve">placental survival does not depend on the deep trophoblastic invasion of the uterine wall, as the invasion is shallow </w:t>
      </w:r>
      <w:r w:rsidR="003D1F02" w:rsidRPr="000646B0">
        <w:t xml:space="preserve">reaching only the endometrium. </w:t>
      </w:r>
      <w:r w:rsidR="005A416A" w:rsidRPr="000646B0">
        <w:t xml:space="preserve">Considering that the </w:t>
      </w:r>
      <w:r w:rsidR="008F3E02">
        <w:t>hCG</w:t>
      </w:r>
      <w:r w:rsidR="005A416A" w:rsidRPr="000646B0">
        <w:t xml:space="preserve"> gonadotropin is human specific, other placental endocrine functions vary between humans and mice. Mouse placenta has a unique set of lactogens</w:t>
      </w:r>
      <w:r w:rsidR="007B7936" w:rsidRPr="000646B0">
        <w:t xml:space="preserve"> </w:t>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 xml:space="preserve">On the eighth day of gestation, mesoderm cells from the embryo </w:t>
      </w:r>
      <w:r w:rsidR="00EA52F5" w:rsidRPr="000646B0">
        <w:lastRenderedPageBreak/>
        <w:t>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w:t>
      </w:r>
      <w:r w:rsidR="001958B1" w:rsidRPr="000646B0">
        <w:lastRenderedPageBreak/>
        <w:t>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51"/>
      <w:r w:rsidR="008F3E02">
        <w:t>identified</w:t>
      </w:r>
      <w:commentRangeEnd w:id="51"/>
      <w:r w:rsidR="008F3E02">
        <w:rPr>
          <w:rStyle w:val="CommentReference"/>
        </w:rPr>
        <w:commentReference w:id="51"/>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w:t>
      </w:r>
      <w:r w:rsidR="00574415" w:rsidRPr="000646B0">
        <w:lastRenderedPageBreak/>
        <w:t>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52"/>
      <w:r w:rsidR="00DA3CE1" w:rsidRPr="000646B0">
        <w:t>respectively</w:t>
      </w:r>
      <w:commentRangeEnd w:id="52"/>
      <w:r w:rsidR="00005047">
        <w:rPr>
          <w:rStyle w:val="CommentReference"/>
        </w:rPr>
        <w:commentReference w:id="52"/>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53"/>
      <w:r w:rsidR="00D154C9">
        <w:t>energy</w:t>
      </w:r>
      <w:commentRangeEnd w:id="53"/>
      <w:r w:rsidR="00D154C9">
        <w:rPr>
          <w:rStyle w:val="CommentReference"/>
        </w:rPr>
        <w:commentReference w:id="53"/>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w:t>
      </w:r>
      <w:r w:rsidR="001E6E12" w:rsidRPr="000646B0">
        <w:lastRenderedPageBreak/>
        <w:t xml:space="preserve">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54"/>
      <w:r w:rsidR="001E6E12" w:rsidRPr="000646B0">
        <w:t>circulation</w:t>
      </w:r>
      <w:commentRangeEnd w:id="54"/>
      <w:r w:rsidR="009B0BAB">
        <w:rPr>
          <w:rStyle w:val="CommentReference"/>
        </w:rPr>
        <w:commentReference w:id="54"/>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55"/>
      <w:r w:rsidR="00850B7E">
        <w:t>membrane</w:t>
      </w:r>
      <w:commentRangeEnd w:id="55"/>
      <w:r w:rsidR="00850B7E">
        <w:rPr>
          <w:rStyle w:val="CommentReference"/>
        </w:rPr>
        <w:commentReference w:id="55"/>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56"/>
      <w:r w:rsidR="0094515C" w:rsidRPr="000646B0">
        <w:t>haptocorrin</w:t>
      </w:r>
      <w:commentRangeEnd w:id="56"/>
      <w:r w:rsidR="00C63CF5">
        <w:rPr>
          <w:rStyle w:val="CommentReference"/>
        </w:rPr>
        <w:commentReference w:id="56"/>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57"/>
      <w:r w:rsidR="00761E68" w:rsidRPr="000646B0">
        <w:t>well</w:t>
      </w:r>
      <w:commentRangeEnd w:id="57"/>
      <w:r w:rsidR="00761E68">
        <w:rPr>
          <w:rStyle w:val="CommentReference"/>
        </w:rPr>
        <w:commentReference w:id="57"/>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58"/>
      <w:r w:rsidRPr="000646B0">
        <w:rPr>
          <w:rFonts w:eastAsiaTheme="minorHAnsi"/>
        </w:rPr>
        <w:t>c</w:t>
      </w:r>
      <w:r>
        <w:t>irculation</w:t>
      </w:r>
      <w:commentRangeEnd w:id="58"/>
      <w:r>
        <w:rPr>
          <w:rStyle w:val="CommentReference"/>
        </w:rPr>
        <w:commentReference w:id="58"/>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w:t>
      </w:r>
      <w:r w:rsidR="0071063D" w:rsidRPr="000646B0">
        <w:lastRenderedPageBreak/>
        <w:t xml:space="preserve">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59"/>
      <w:r w:rsidR="00545979" w:rsidRPr="000646B0">
        <w:t>species</w:t>
      </w:r>
      <w:commentRangeEnd w:id="59"/>
      <w:r>
        <w:rPr>
          <w:rStyle w:val="CommentReference"/>
        </w:rPr>
        <w:commentReference w:id="59"/>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60"/>
      <w:r w:rsidR="00205E20">
        <w:t>understood</w:t>
      </w:r>
      <w:commentRangeEnd w:id="60"/>
      <w:r w:rsidR="00205E20">
        <w:rPr>
          <w:rStyle w:val="CommentReference"/>
        </w:rPr>
        <w:commentReference w:id="60"/>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w:t>
      </w:r>
      <w:r w:rsidR="00040110" w:rsidRPr="000646B0">
        <w:lastRenderedPageBreak/>
        <w:t xml:space="preserve">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61"/>
      <w:r w:rsidR="000469A4" w:rsidRPr="000646B0">
        <w:t>membrane</w:t>
      </w:r>
      <w:commentRangeEnd w:id="61"/>
      <w:r w:rsidR="001D0421">
        <w:rPr>
          <w:rStyle w:val="CommentReference"/>
        </w:rPr>
        <w:commentReference w:id="61"/>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62"/>
      <w:r w:rsidR="00981B23">
        <w:t>mTORC</w:t>
      </w:r>
      <w:commentRangeEnd w:id="62"/>
      <w:r w:rsidR="00981B23">
        <w:rPr>
          <w:rStyle w:val="CommentReference"/>
        </w:rPr>
        <w:commentReference w:id="62"/>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63"/>
      <w:r w:rsidR="0043424B" w:rsidRPr="000646B0">
        <w:t>Maternal</w:t>
      </w:r>
      <w:commentRangeEnd w:id="63"/>
      <w:r w:rsidR="0041180B">
        <w:rPr>
          <w:rStyle w:val="CommentReference"/>
        </w:rPr>
        <w:commentReference w:id="63"/>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64"/>
      <w:r w:rsidR="00A35776">
        <w:t>mTORC</w:t>
      </w:r>
      <w:commentRangeEnd w:id="64"/>
      <w:r w:rsidR="00A35776">
        <w:rPr>
          <w:rStyle w:val="CommentReference"/>
        </w:rPr>
        <w:commentReference w:id="64"/>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65"/>
      <w:r w:rsidR="0050281A">
        <w:t>humans</w:t>
      </w:r>
      <w:commentRangeEnd w:id="65"/>
      <w:r w:rsidR="00AE5AE6">
        <w:rPr>
          <w:rStyle w:val="CommentReference"/>
        </w:rPr>
        <w:commentReference w:id="65"/>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w:t>
      </w:r>
      <w:r w:rsidR="004742A9">
        <w:lastRenderedPageBreak/>
        <w:t>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 xml:space="preserve">and other complications. Hence, the placenta is thought to be a crucial organ, despite its short </w:t>
      </w:r>
      <w:r w:rsidR="00266BFB">
        <w:lastRenderedPageBreak/>
        <w:t>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lastRenderedPageBreak/>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bookmarkStart w:id="50" w:name="_GoBack"/>
      <w:bookmarkEnd w:id="50"/>
    </w:p>
  </w:comment>
  <w:comment w:id="51"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52"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53"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54"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86339C"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55"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56"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57"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58"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59"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60"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61"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62"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63"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64"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65"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649F6" w14:textId="77777777" w:rsidR="0086339C" w:rsidRDefault="0086339C" w:rsidP="00EB23A7">
      <w:r>
        <w:separator/>
      </w:r>
    </w:p>
  </w:endnote>
  <w:endnote w:type="continuationSeparator" w:id="0">
    <w:p w14:paraId="13B553D8" w14:textId="77777777" w:rsidR="0086339C" w:rsidRDefault="0086339C"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DA3B6" w14:textId="77777777" w:rsidR="0086339C" w:rsidRDefault="0086339C" w:rsidP="00EB23A7">
      <w:r>
        <w:separator/>
      </w:r>
    </w:p>
  </w:footnote>
  <w:footnote w:type="continuationSeparator" w:id="0">
    <w:p w14:paraId="268E4E70" w14:textId="77777777" w:rsidR="0086339C" w:rsidRDefault="0086339C"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20"/>
    <w:rsid w:val="00205ECF"/>
    <w:rsid w:val="002076A5"/>
    <w:rsid w:val="002117A7"/>
    <w:rsid w:val="00212190"/>
    <w:rsid w:val="00223ABA"/>
    <w:rsid w:val="002270E0"/>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0B7E"/>
    <w:rsid w:val="00854D82"/>
    <w:rsid w:val="0086050C"/>
    <w:rsid w:val="008627FD"/>
    <w:rsid w:val="0086339C"/>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E21C1"/>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4FA1"/>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8D811C-7AC8-B648-83F4-1AC8D3EFC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9</TotalTime>
  <Pages>13</Pages>
  <Words>11128</Words>
  <Characters>6343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42</cp:revision>
  <cp:lastPrinted>2018-01-29T01:21:00Z</cp:lastPrinted>
  <dcterms:created xsi:type="dcterms:W3CDTF">2017-12-19T21:59:00Z</dcterms:created>
  <dcterms:modified xsi:type="dcterms:W3CDTF">2018-02-01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